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027849" w14:textId="46B026D1" w:rsidR="0054695E" w:rsidRPr="00236826" w:rsidRDefault="0054695E" w:rsidP="0054695E">
      <w:pPr>
        <w:spacing w:line="480" w:lineRule="auto"/>
        <w:jc w:val="both"/>
        <w:rPr>
          <w:rFonts w:ascii="Arial" w:hAnsi="Arial" w:cs="Arial"/>
          <w:b/>
          <w:bCs/>
          <w:color w:val="000000"/>
          <w:sz w:val="20"/>
          <w:szCs w:val="20"/>
          <w:lang w:val="en-US"/>
        </w:rPr>
      </w:pPr>
      <w:r w:rsidRPr="00236826">
        <w:rPr>
          <w:rFonts w:ascii="Arial" w:hAnsi="Arial" w:cs="Arial"/>
          <w:b/>
          <w:bCs/>
          <w:color w:val="000000"/>
          <w:sz w:val="20"/>
          <w:szCs w:val="20"/>
          <w:lang w:val="en-US"/>
        </w:rPr>
        <w:t xml:space="preserve">Supplementary S1. Sleep electroencephalographic changes after a sports-related concussion. </w:t>
      </w:r>
    </w:p>
    <w:p w14:paraId="6ECDF6EA" w14:textId="5F2AD4AF" w:rsidR="0054695E" w:rsidRPr="00236826" w:rsidRDefault="0054695E" w:rsidP="0054695E">
      <w:pPr>
        <w:spacing w:line="480" w:lineRule="auto"/>
        <w:jc w:val="both"/>
        <w:rPr>
          <w:rFonts w:ascii="Arial" w:hAnsi="Arial" w:cs="Arial"/>
          <w:color w:val="000000"/>
          <w:sz w:val="20"/>
          <w:szCs w:val="20"/>
          <w:lang w:val="en-US"/>
        </w:rPr>
      </w:pP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Presented </w:t>
      </w:r>
      <w:r w:rsidR="00C26EDC" w:rsidRPr="00236826">
        <w:rPr>
          <w:rFonts w:ascii="Arial" w:hAnsi="Arial" w:cs="Arial"/>
          <w:color w:val="000000"/>
          <w:sz w:val="20"/>
          <w:szCs w:val="20"/>
          <w:lang w:val="en-US"/>
        </w:rPr>
        <w:t>is age and biological sex matched normative data, based off</w:t>
      </w:r>
      <w:r w:rsidR="00683FC0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a</w:t>
      </w:r>
      <w:r w:rsidR="00C26EDC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683FC0" w:rsidRPr="00236826">
        <w:rPr>
          <w:rFonts w:ascii="Arial" w:hAnsi="Arial" w:cs="Arial"/>
          <w:color w:val="000000"/>
          <w:sz w:val="20"/>
          <w:szCs w:val="20"/>
          <w:lang w:val="en-US"/>
        </w:rPr>
        <w:t>published meta</w:t>
      </w:r>
      <w:r w:rsidR="006F5578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-analysis of </w:t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  <w:t>5273 participants from 169 studies</w:t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t>.</w:t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Cb3Vsb3M8L0F1dGhvcj48WWVhcj4yMDE5PC9ZZWFyPjxS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</w:fldData>
        </w:fldChar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</w:instrText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Cb3Vsb3M8L0F1dGhvcj48WWVhcj4yMDE5PC9ZZWFyPjxS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</w:fldData>
        </w:fldChar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.DATA </w:instrText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6F3C18" w:rsidRPr="00236826">
        <w:rPr>
          <w:rFonts w:ascii="Arial" w:hAnsi="Arial" w:cs="Arial"/>
          <w:color w:val="000000"/>
          <w:sz w:val="20"/>
          <w:szCs w:val="20"/>
          <w:vertAlign w:val="superscript"/>
          <w:lang w:val="en-US"/>
        </w:rPr>
        <w:t>1</w:t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="006F3C18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1174B8" w:rsidRPr="00236826">
        <w:rPr>
          <w:rFonts w:ascii="Arial" w:hAnsi="Arial" w:cs="Arial"/>
          <w:color w:val="000000"/>
          <w:sz w:val="20"/>
          <w:szCs w:val="20"/>
          <w:lang w:val="en-US"/>
        </w:rPr>
        <w:t>The values presented below were taken from the online calculator created by this meta-analysis (</w:t>
      </w:r>
      <w:hyperlink r:id="rId7" w:history="1">
        <w:r w:rsidR="001174B8" w:rsidRPr="00236826">
          <w:rPr>
            <w:rStyle w:val="Hyperlink"/>
            <w:rFonts w:ascii="Arial" w:hAnsi="Arial" w:cs="Arial"/>
            <w:color w:val="000000"/>
            <w:sz w:val="20"/>
            <w:szCs w:val="20"/>
            <w:lang w:val="en-US"/>
          </w:rPr>
          <w:t>https://omc.ohri.ca/psgnorms/</w:t>
        </w:r>
      </w:hyperlink>
      <w:r w:rsidR="001174B8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). </w:t>
      </w:r>
      <w:r w:rsidR="009B6389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This data was used to compare to the acute and subacute post-sports related concussion sleep data. </w:t>
      </w:r>
    </w:p>
    <w:p w14:paraId="053A52D9" w14:textId="5E84670A" w:rsidR="00C26EDC" w:rsidRPr="00236826" w:rsidRDefault="00C26EDC" w:rsidP="00C26EDC">
      <w:pPr>
        <w:pStyle w:val="Caption"/>
        <w:keepNext/>
        <w:rPr>
          <w:rFonts w:ascii="Arial" w:hAnsi="Arial" w:cs="Arial"/>
          <w:color w:val="000000"/>
          <w:sz w:val="20"/>
          <w:szCs w:val="20"/>
          <w:lang w:val="en-US"/>
        </w:rPr>
      </w:pPr>
      <w:r w:rsidRPr="00236826">
        <w:rPr>
          <w:rFonts w:ascii="Arial" w:hAnsi="Arial" w:cs="Arial"/>
          <w:color w:val="000000"/>
          <w:sz w:val="20"/>
          <w:szCs w:val="20"/>
          <w:lang w:val="en-US"/>
        </w:rPr>
        <w:t>Table S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instrText xml:space="preserve"> SEQ Table \* ARABIC </w:instrTex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1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. Age and biological sex matched normative data.</w:t>
      </w:r>
    </w:p>
    <w:tbl>
      <w:tblPr>
        <w:tblW w:w="92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97"/>
        <w:gridCol w:w="459"/>
        <w:gridCol w:w="677"/>
        <w:gridCol w:w="853"/>
        <w:gridCol w:w="853"/>
        <w:gridCol w:w="851"/>
        <w:gridCol w:w="786"/>
        <w:gridCol w:w="828"/>
        <w:gridCol w:w="809"/>
        <w:gridCol w:w="717"/>
        <w:gridCol w:w="851"/>
        <w:gridCol w:w="850"/>
      </w:tblGrid>
      <w:tr w:rsidR="0073222E" w:rsidRPr="00236826" w14:paraId="6C98441B" w14:textId="77777777" w:rsidTr="0073222E">
        <w:trPr>
          <w:cantSplit/>
          <w:trHeight w:val="1778"/>
        </w:trPr>
        <w:tc>
          <w:tcPr>
            <w:tcW w:w="697" w:type="dxa"/>
            <w:shd w:val="clear" w:color="auto" w:fill="auto"/>
            <w:noWrap/>
            <w:textDirection w:val="btLr"/>
            <w:vAlign w:val="bottom"/>
            <w:hideMark/>
          </w:tcPr>
          <w:p w14:paraId="0194659F" w14:textId="61D0E24E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Age</w:t>
            </w:r>
          </w:p>
        </w:tc>
        <w:tc>
          <w:tcPr>
            <w:tcW w:w="459" w:type="dxa"/>
            <w:shd w:val="clear" w:color="auto" w:fill="auto"/>
            <w:noWrap/>
            <w:textDirection w:val="btLr"/>
            <w:vAlign w:val="bottom"/>
            <w:hideMark/>
          </w:tcPr>
          <w:p w14:paraId="350B2F9F" w14:textId="77777777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Biological sex</w:t>
            </w:r>
          </w:p>
        </w:tc>
        <w:tc>
          <w:tcPr>
            <w:tcW w:w="677" w:type="dxa"/>
            <w:shd w:val="clear" w:color="auto" w:fill="auto"/>
            <w:noWrap/>
            <w:textDirection w:val="btLr"/>
            <w:vAlign w:val="bottom"/>
            <w:hideMark/>
          </w:tcPr>
          <w:p w14:paraId="092EBCB6" w14:textId="77777777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N1%</w:t>
            </w:r>
          </w:p>
        </w:tc>
        <w:tc>
          <w:tcPr>
            <w:tcW w:w="853" w:type="dxa"/>
            <w:shd w:val="clear" w:color="auto" w:fill="auto"/>
            <w:noWrap/>
            <w:textDirection w:val="btLr"/>
            <w:vAlign w:val="bottom"/>
            <w:hideMark/>
          </w:tcPr>
          <w:p w14:paraId="610A37D8" w14:textId="77777777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N2%</w:t>
            </w:r>
          </w:p>
        </w:tc>
        <w:tc>
          <w:tcPr>
            <w:tcW w:w="853" w:type="dxa"/>
            <w:shd w:val="clear" w:color="auto" w:fill="auto"/>
            <w:noWrap/>
            <w:textDirection w:val="btLr"/>
            <w:vAlign w:val="bottom"/>
            <w:hideMark/>
          </w:tcPr>
          <w:p w14:paraId="600D319F" w14:textId="77777777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N3%</w:t>
            </w:r>
          </w:p>
        </w:tc>
        <w:tc>
          <w:tcPr>
            <w:tcW w:w="851" w:type="dxa"/>
            <w:shd w:val="clear" w:color="auto" w:fill="auto"/>
            <w:noWrap/>
            <w:textDirection w:val="btLr"/>
            <w:vAlign w:val="bottom"/>
            <w:hideMark/>
          </w:tcPr>
          <w:p w14:paraId="75358251" w14:textId="77777777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REM%</w:t>
            </w:r>
          </w:p>
        </w:tc>
        <w:tc>
          <w:tcPr>
            <w:tcW w:w="786" w:type="dxa"/>
            <w:shd w:val="clear" w:color="auto" w:fill="auto"/>
            <w:noWrap/>
            <w:textDirection w:val="btLr"/>
            <w:vAlign w:val="bottom"/>
            <w:hideMark/>
          </w:tcPr>
          <w:p w14:paraId="20D54A4C" w14:textId="1E3B8708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ArI (/h)</w:t>
            </w:r>
          </w:p>
        </w:tc>
        <w:tc>
          <w:tcPr>
            <w:tcW w:w="828" w:type="dxa"/>
            <w:shd w:val="clear" w:color="auto" w:fill="auto"/>
            <w:noWrap/>
            <w:textDirection w:val="btLr"/>
            <w:vAlign w:val="bottom"/>
            <w:hideMark/>
          </w:tcPr>
          <w:p w14:paraId="31901C9A" w14:textId="56577C45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TST (mins)</w:t>
            </w:r>
          </w:p>
        </w:tc>
        <w:tc>
          <w:tcPr>
            <w:tcW w:w="809" w:type="dxa"/>
            <w:shd w:val="clear" w:color="auto" w:fill="auto"/>
            <w:noWrap/>
            <w:textDirection w:val="btLr"/>
            <w:vAlign w:val="bottom"/>
            <w:hideMark/>
          </w:tcPr>
          <w:p w14:paraId="00A6155E" w14:textId="249A2A2B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SOL (mins)</w:t>
            </w:r>
          </w:p>
        </w:tc>
        <w:tc>
          <w:tcPr>
            <w:tcW w:w="717" w:type="dxa"/>
            <w:shd w:val="clear" w:color="auto" w:fill="auto"/>
            <w:noWrap/>
            <w:textDirection w:val="btLr"/>
            <w:vAlign w:val="bottom"/>
            <w:hideMark/>
          </w:tcPr>
          <w:p w14:paraId="7E8E6D51" w14:textId="459EF0E0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SE (%)</w:t>
            </w:r>
          </w:p>
        </w:tc>
        <w:tc>
          <w:tcPr>
            <w:tcW w:w="851" w:type="dxa"/>
            <w:shd w:val="clear" w:color="auto" w:fill="auto"/>
            <w:noWrap/>
            <w:textDirection w:val="btLr"/>
            <w:vAlign w:val="bottom"/>
            <w:hideMark/>
          </w:tcPr>
          <w:p w14:paraId="3904C925" w14:textId="3AED8E6F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WASO (mins)</w:t>
            </w:r>
          </w:p>
        </w:tc>
        <w:tc>
          <w:tcPr>
            <w:tcW w:w="850" w:type="dxa"/>
            <w:shd w:val="clear" w:color="auto" w:fill="auto"/>
            <w:noWrap/>
            <w:textDirection w:val="btLr"/>
            <w:vAlign w:val="bottom"/>
            <w:hideMark/>
          </w:tcPr>
          <w:p w14:paraId="07A5541B" w14:textId="4BE0C112" w:rsidR="00C26EDC" w:rsidRPr="00236826" w:rsidRDefault="00C26EDC" w:rsidP="00AF200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REM latency (mins)</w:t>
            </w:r>
          </w:p>
        </w:tc>
      </w:tr>
      <w:tr w:rsidR="0073222E" w:rsidRPr="00236826" w14:paraId="37822412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2879B7C5" w14:textId="3E2A8F2C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608BD310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6F2CE620" w14:textId="01DC71D1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4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885473F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08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1C0B0BD6" w14:textId="49AFBA5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ED1E350" w14:textId="7249608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5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050A5459" w14:textId="5F666ED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4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78529D8A" w14:textId="2E2C8ED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5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9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1472B4B7" w14:textId="0C975E43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F8B9472" w14:textId="3D62030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.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8CA8339" w14:textId="171583E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2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190930" w14:textId="44DBE0A0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6</w:t>
            </w:r>
          </w:p>
        </w:tc>
      </w:tr>
      <w:tr w:rsidR="0073222E" w:rsidRPr="00236826" w14:paraId="54B3557A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16AE91C5" w14:textId="3E115A92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0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421AF421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1F146D5B" w14:textId="11C39C20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7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6DB40DF4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08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F8837F0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7D6B40D" w14:textId="6EA3106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7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22C6239A" w14:textId="00B946D1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26508C5C" w14:textId="5EDE7C1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6.7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7B256ED9" w14:textId="6CDF185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7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61A7B55" w14:textId="715AC6A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FA5980" w14:textId="4284C5C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1.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485360" w14:textId="5B3C1B4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5</w:t>
            </w:r>
          </w:p>
        </w:tc>
      </w:tr>
      <w:tr w:rsidR="0073222E" w:rsidRPr="00236826" w14:paraId="6C620ED9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7EE30DB9" w14:textId="4C663FD9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5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67925B54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74C69FB9" w14:textId="6A4F54B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1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2EA5FDE" w14:textId="2C67EF8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1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746C6B3D" w14:textId="2A5DC872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0.8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5AE7B6" w14:textId="6ADF82A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1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00783F43" w14:textId="709C2276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1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5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201F907C" w14:textId="6B72412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.6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75F69FCA" w14:textId="056B5EA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4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2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15CFD50" w14:textId="708B1666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7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6E97BE" w14:textId="59E7B20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0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C017E9" w14:textId="28A5EBCC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</w:p>
        </w:tc>
      </w:tr>
      <w:tr w:rsidR="0073222E" w:rsidRPr="00236826" w14:paraId="6C771854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08E0866F" w14:textId="317148DF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2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2891FD82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03B72C03" w14:textId="42BBFF4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7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5202304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09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5CEC2592" w14:textId="5D7D88A1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.99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6A3910" w14:textId="33EF701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2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081C11A7" w14:textId="03ACEA6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6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37DDEA4B" w14:textId="6F6E2D2B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4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8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577202AE" w14:textId="7C50D50C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.99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BDDB955" w14:textId="15F163D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.0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41BCFD8" w14:textId="411BF642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3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.1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013C68" w14:textId="25D0A8D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8</w:t>
            </w:r>
          </w:p>
        </w:tc>
      </w:tr>
      <w:tr w:rsidR="0073222E" w:rsidRPr="00236826" w14:paraId="02272846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2FED3159" w14:textId="03EEA73A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398AED49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21BDEE13" w14:textId="4CADC01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2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E631F9A" w14:textId="0CFC78DC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0</w:t>
            </w:r>
            <w:r w:rsidR="0073222E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BC0227A" w14:textId="177916E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1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F75964" w14:textId="1B712D55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3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002D3E94" w14:textId="729CA92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2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62C660CC" w14:textId="6555290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.7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6F7C5251" w14:textId="5D3E805B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6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F6EDE59" w14:textId="34CAB95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6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54A59E" w14:textId="0BF56C13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</w:t>
            </w: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627B75" w14:textId="30A7EED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3</w:t>
            </w:r>
          </w:p>
        </w:tc>
      </w:tr>
      <w:tr w:rsidR="0073222E" w:rsidRPr="00236826" w14:paraId="65E2A107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3340C711" w14:textId="7EE9E559" w:rsidR="0073222E" w:rsidRPr="00236826" w:rsidRDefault="0073222E" w:rsidP="0073222E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0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5721B583" w14:textId="77777777" w:rsidR="0073222E" w:rsidRPr="00236826" w:rsidRDefault="0073222E" w:rsidP="007322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433D475E" w14:textId="692783E8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37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0E7C6C1" w14:textId="0743A448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08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76C09946" w14:textId="6D771C06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5C5175A" w14:textId="43A5A08F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27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051DBA88" w14:textId="501A3027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22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608996EC" w14:textId="3F85EC72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6.71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196FB953" w14:textId="37BEE636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77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E25539B" w14:textId="5B64665B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8.4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0552D4" w14:textId="60E1E27D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1.2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4749AF" w14:textId="19BF51F7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15</w:t>
            </w:r>
          </w:p>
        </w:tc>
      </w:tr>
      <w:tr w:rsidR="0073222E" w:rsidRPr="00236826" w14:paraId="799FF782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42487D4F" w14:textId="0A29B029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3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71FC0B86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F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6D530CFC" w14:textId="4AA9A88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6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62622C0" w14:textId="4382DFC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7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200FD553" w14:textId="0ECFD6D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9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77A620" w14:textId="5671F87B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7.7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7B2CCC59" w14:textId="2596D92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5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00A8716A" w14:textId="3619C0B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0.6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5913A561" w14:textId="066E34B0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9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1BC6B14" w14:textId="0BD239F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464D8B4" w14:textId="107BD7BB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.3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DA1D38" w14:textId="25C8B9FC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5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4</w:t>
            </w:r>
          </w:p>
        </w:tc>
      </w:tr>
      <w:tr w:rsidR="0073222E" w:rsidRPr="00236826" w14:paraId="535F3F4B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08E73456" w14:textId="4DC300CA" w:rsidR="0073222E" w:rsidRPr="00236826" w:rsidRDefault="0073222E" w:rsidP="0073222E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5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28CF6F55" w14:textId="77777777" w:rsidR="0073222E" w:rsidRPr="00236826" w:rsidRDefault="0073222E" w:rsidP="007322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M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38EECA2D" w14:textId="4B2C9B4C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61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3BCEDFF6" w14:textId="27FB6C18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10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A72C261" w14:textId="75E3EFDF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0.8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F97A6D4" w14:textId="0612A32E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9.13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27E7F792" w14:textId="7FB23F79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1.25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09116CE4" w14:textId="71FB9B05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91.6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7C8B19ED" w14:textId="5C0FA103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4.32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F6E94A7" w14:textId="5E0CEBFA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7.4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049B8BD" w14:textId="2FC1E096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6.0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40FE0E" w14:textId="767318E2" w:rsidR="0073222E" w:rsidRPr="00236826" w:rsidRDefault="0073222E" w:rsidP="007322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96.22</w:t>
            </w:r>
          </w:p>
        </w:tc>
      </w:tr>
      <w:tr w:rsidR="0073222E" w:rsidRPr="00236826" w14:paraId="3E84D7FF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080C02C8" w14:textId="6449ACD4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6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4FD360A9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F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7B302176" w14:textId="2093C952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.7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080A58E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76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625BEB76" w14:textId="609F2149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1.7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B64F484" w14:textId="56831ADF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7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9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6B0571C6" w14:textId="31A593E2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.96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4AEAA2A7" w14:textId="5AA2AB8E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77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8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266EC5E6" w14:textId="2D9C4D3D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3.8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2AACB3F" w14:textId="1E9B9B33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.48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43D653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6.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820EF6" w14:textId="3DE5A29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5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08</w:t>
            </w:r>
          </w:p>
        </w:tc>
      </w:tr>
      <w:tr w:rsidR="0073222E" w:rsidRPr="00236826" w14:paraId="400D87F6" w14:textId="77777777" w:rsidTr="0073222E">
        <w:trPr>
          <w:trHeight w:val="342"/>
        </w:trPr>
        <w:tc>
          <w:tcPr>
            <w:tcW w:w="697" w:type="dxa"/>
            <w:shd w:val="clear" w:color="auto" w:fill="auto"/>
            <w:noWrap/>
            <w:vAlign w:val="bottom"/>
            <w:hideMark/>
          </w:tcPr>
          <w:p w14:paraId="095F294E" w14:textId="1096CAA1" w:rsidR="00C26EDC" w:rsidRPr="00236826" w:rsidRDefault="00C26EDC" w:rsidP="00AF2004">
            <w:pPr>
              <w:spacing w:after="0" w:line="240" w:lineRule="auto"/>
              <w:ind w:firstLineChars="100" w:firstLine="20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</w:t>
            </w:r>
          </w:p>
        </w:tc>
        <w:tc>
          <w:tcPr>
            <w:tcW w:w="459" w:type="dxa"/>
            <w:shd w:val="clear" w:color="auto" w:fill="auto"/>
            <w:noWrap/>
            <w:vAlign w:val="bottom"/>
            <w:hideMark/>
          </w:tcPr>
          <w:p w14:paraId="22C05CBF" w14:textId="77777777" w:rsidR="00C26EDC" w:rsidRPr="00236826" w:rsidRDefault="00C26EDC" w:rsidP="00C26ED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F</w:t>
            </w:r>
          </w:p>
        </w:tc>
        <w:tc>
          <w:tcPr>
            <w:tcW w:w="677" w:type="dxa"/>
            <w:shd w:val="clear" w:color="auto" w:fill="auto"/>
            <w:noWrap/>
            <w:vAlign w:val="bottom"/>
            <w:hideMark/>
          </w:tcPr>
          <w:p w14:paraId="48B2C2D5" w14:textId="3F6E84E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7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9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0CE94F1B" w14:textId="7777777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2.83</w:t>
            </w:r>
          </w:p>
        </w:tc>
        <w:tc>
          <w:tcPr>
            <w:tcW w:w="853" w:type="dxa"/>
            <w:shd w:val="clear" w:color="auto" w:fill="auto"/>
            <w:noWrap/>
            <w:vAlign w:val="bottom"/>
            <w:hideMark/>
          </w:tcPr>
          <w:p w14:paraId="6D8C7D99" w14:textId="78C92808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20.8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1BB38AA" w14:textId="3A389F06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7.2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786" w:type="dxa"/>
            <w:shd w:val="clear" w:color="auto" w:fill="auto"/>
            <w:noWrap/>
            <w:vAlign w:val="bottom"/>
            <w:hideMark/>
          </w:tcPr>
          <w:p w14:paraId="4679A2C1" w14:textId="1A9B7413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4.2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28" w:type="dxa"/>
            <w:shd w:val="clear" w:color="auto" w:fill="auto"/>
            <w:noWrap/>
            <w:vAlign w:val="bottom"/>
            <w:hideMark/>
          </w:tcPr>
          <w:p w14:paraId="4365AD84" w14:textId="5780A883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61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6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14:paraId="2EBE6DE8" w14:textId="07EB92BA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5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57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A8B25A9" w14:textId="699F2516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83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7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30B011" w14:textId="60429337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61.6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DF56B1" w14:textId="79936CA6" w:rsidR="00C26EDC" w:rsidRPr="00236826" w:rsidRDefault="00C26EDC" w:rsidP="00C26ED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</w:pPr>
            <w:r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105.</w:t>
            </w:r>
            <w:r w:rsidR="00BF5F9B" w:rsidRPr="00236826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AU"/>
              </w:rPr>
              <w:t>32</w:t>
            </w:r>
          </w:p>
        </w:tc>
      </w:tr>
    </w:tbl>
    <w:p w14:paraId="10875816" w14:textId="77777777" w:rsidR="006F3C18" w:rsidRPr="00236826" w:rsidRDefault="006F3C18" w:rsidP="00AF2004">
      <w:pPr>
        <w:jc w:val="both"/>
        <w:rPr>
          <w:rFonts w:ascii="Arial" w:hAnsi="Arial" w:cs="Arial"/>
          <w:b/>
          <w:bCs/>
          <w:color w:val="000000"/>
          <w:sz w:val="20"/>
          <w:szCs w:val="20"/>
          <w:lang w:val="en-US"/>
        </w:rPr>
      </w:pPr>
    </w:p>
    <w:p w14:paraId="0EACFAB0" w14:textId="01D9831B" w:rsidR="00AF2004" w:rsidRPr="00236826" w:rsidRDefault="00EE1E56" w:rsidP="00AF2004">
      <w:pPr>
        <w:jc w:val="both"/>
        <w:rPr>
          <w:rFonts w:ascii="Arial" w:hAnsi="Arial" w:cs="Arial"/>
          <w:color w:val="000000"/>
          <w:sz w:val="20"/>
          <w:szCs w:val="20"/>
          <w:lang w:val="en-US"/>
        </w:rPr>
      </w:pPr>
      <w:r w:rsidRPr="00236826">
        <w:rPr>
          <w:rFonts w:ascii="Arial" w:hAnsi="Arial" w:cs="Arial"/>
          <w:b/>
          <w:bCs/>
          <w:color w:val="000000"/>
          <w:sz w:val="20"/>
          <w:szCs w:val="20"/>
          <w:lang w:val="en-US"/>
        </w:rPr>
        <w:t>Abbreviations: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>N1%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proportion of total sleep spent in Stage 1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N2%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proportion of total sleep spent in Stage 2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N3%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proportion of total sleep spent in Stage 3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REM%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percent of total sleep spent in rapid eye movement (REM) sleep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ArI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, 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>cortical arousal index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; 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>TST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total sleep time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; 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>SOL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sleep onset latency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SE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sleep efficiency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; 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>WASO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wake after sleep onset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;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REM latency</w:t>
      </w:r>
      <w:r w:rsidRPr="00236826">
        <w:rPr>
          <w:rFonts w:ascii="Arial" w:hAnsi="Arial" w:cs="Arial"/>
          <w:color w:val="000000"/>
          <w:sz w:val="20"/>
          <w:szCs w:val="20"/>
          <w:lang w:val="en-US"/>
        </w:rPr>
        <w:t>,</w:t>
      </w:r>
      <w:r w:rsidR="00AF2004" w:rsidRPr="00236826">
        <w:rPr>
          <w:rFonts w:ascii="Arial" w:hAnsi="Arial" w:cs="Arial"/>
          <w:color w:val="000000"/>
          <w:sz w:val="20"/>
          <w:szCs w:val="20"/>
          <w:lang w:val="en-US"/>
        </w:rPr>
        <w:t xml:space="preserve"> latency to the onset of rapid eye movement sleep. </w:t>
      </w:r>
    </w:p>
    <w:p w14:paraId="29E7E8EC" w14:textId="77777777" w:rsidR="009B6389" w:rsidRPr="00236826" w:rsidRDefault="009B6389">
      <w:pPr>
        <w:rPr>
          <w:rFonts w:ascii="Arial" w:hAnsi="Arial" w:cs="Arial"/>
          <w:b/>
          <w:bCs/>
          <w:color w:val="000000"/>
          <w:sz w:val="20"/>
          <w:szCs w:val="20"/>
          <w:lang w:val="en-US"/>
        </w:rPr>
      </w:pPr>
    </w:p>
    <w:p w14:paraId="47767F8E" w14:textId="1EDAB009" w:rsidR="009B6389" w:rsidRPr="00236826" w:rsidRDefault="009B6389">
      <w:pPr>
        <w:rPr>
          <w:rFonts w:ascii="Arial" w:hAnsi="Arial" w:cs="Arial"/>
          <w:b/>
          <w:bCs/>
          <w:color w:val="000000"/>
          <w:sz w:val="20"/>
          <w:szCs w:val="20"/>
          <w:lang w:val="en-US"/>
        </w:rPr>
      </w:pPr>
      <w:r w:rsidRPr="00236826">
        <w:rPr>
          <w:rFonts w:ascii="Arial" w:hAnsi="Arial" w:cs="Arial"/>
          <w:b/>
          <w:bCs/>
          <w:color w:val="000000"/>
          <w:sz w:val="20"/>
          <w:szCs w:val="20"/>
          <w:lang w:val="en-US"/>
        </w:rPr>
        <w:t>Supplementary Reference</w:t>
      </w:r>
    </w:p>
    <w:p w14:paraId="2EDDA68F" w14:textId="2C929EE9" w:rsidR="00841724" w:rsidRPr="00236826" w:rsidRDefault="009B6389" w:rsidP="00302136">
      <w:pPr>
        <w:pStyle w:val="EndNoteBibliography"/>
        <w:ind w:left="720" w:hanging="720"/>
        <w:rPr>
          <w:rFonts w:ascii="Arial" w:hAnsi="Arial" w:cs="Arial"/>
          <w:noProof w:val="0"/>
          <w:color w:val="000000"/>
          <w:sz w:val="20"/>
          <w:szCs w:val="20"/>
        </w:rPr>
      </w:pPr>
      <w:r w:rsidRPr="00236826">
        <w:rPr>
          <w:rFonts w:ascii="Arial" w:hAnsi="Arial" w:cs="Arial"/>
          <w:noProof w:val="0"/>
          <w:color w:val="000000"/>
          <w:sz w:val="20"/>
          <w:szCs w:val="20"/>
        </w:rPr>
        <w:fldChar w:fldCharType="begin"/>
      </w:r>
      <w:r w:rsidRPr="00236826">
        <w:rPr>
          <w:rFonts w:ascii="Arial" w:hAnsi="Arial" w:cs="Arial"/>
          <w:noProof w:val="0"/>
          <w:color w:val="000000"/>
          <w:sz w:val="20"/>
          <w:szCs w:val="20"/>
        </w:rPr>
        <w:instrText xml:space="preserve"> ADDIN EN.REFLIST </w:instrText>
      </w:r>
      <w:r w:rsidRPr="00236826">
        <w:rPr>
          <w:rFonts w:ascii="Arial" w:hAnsi="Arial" w:cs="Arial"/>
          <w:noProof w:val="0"/>
          <w:color w:val="000000"/>
          <w:sz w:val="20"/>
          <w:szCs w:val="20"/>
        </w:rPr>
        <w:fldChar w:fldCharType="separate"/>
      </w:r>
      <w:r w:rsidR="006F3C18" w:rsidRPr="00236826">
        <w:rPr>
          <w:noProof w:val="0"/>
          <w:color w:val="000000"/>
        </w:rPr>
        <w:t>1.</w:t>
      </w:r>
      <w:r w:rsidR="006F3C18" w:rsidRPr="00236826">
        <w:rPr>
          <w:noProof w:val="0"/>
          <w:color w:val="000000"/>
        </w:rPr>
        <w:tab/>
        <w:t xml:space="preserve">Boulos MI, Jairam T, Kendzerska T, Im J, Mekhael A, Murray BJ. Normal polysomnography parameters in healthy adults: a systematic review and meta-analysis. </w:t>
      </w:r>
      <w:r w:rsidR="006F3C18" w:rsidRPr="00236826">
        <w:rPr>
          <w:i/>
          <w:noProof w:val="0"/>
          <w:color w:val="000000"/>
        </w:rPr>
        <w:t xml:space="preserve">Lancet Respir Med. </w:t>
      </w:r>
      <w:r w:rsidR="006F3C18" w:rsidRPr="00236826">
        <w:rPr>
          <w:noProof w:val="0"/>
          <w:color w:val="000000"/>
        </w:rPr>
        <w:t>2019;7(6):533-543.</w:t>
      </w:r>
      <w:r w:rsidRPr="00236826">
        <w:rPr>
          <w:rFonts w:ascii="Arial" w:hAnsi="Arial" w:cs="Arial"/>
          <w:noProof w:val="0"/>
          <w:color w:val="000000"/>
          <w:sz w:val="20"/>
          <w:szCs w:val="20"/>
        </w:rPr>
        <w:fldChar w:fldCharType="end"/>
      </w:r>
    </w:p>
    <w:sectPr w:rsidR="00841724" w:rsidRPr="00236826" w:rsidSect="006F3C1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497027" w14:textId="77777777" w:rsidR="00236826" w:rsidRDefault="00236826" w:rsidP="00236826">
      <w:pPr>
        <w:spacing w:after="0" w:line="240" w:lineRule="auto"/>
      </w:pPr>
      <w:r>
        <w:separator/>
      </w:r>
    </w:p>
  </w:endnote>
  <w:endnote w:type="continuationSeparator" w:id="0">
    <w:p w14:paraId="4CB86657" w14:textId="77777777" w:rsidR="00236826" w:rsidRDefault="00236826" w:rsidP="002368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719ECA" w14:textId="77777777" w:rsidR="00236826" w:rsidRDefault="0023682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487573" w14:textId="20F65799" w:rsidR="00236826" w:rsidRDefault="00236826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258B3BAF" wp14:editId="0E802A30">
              <wp:simplePos x="0" y="0"/>
              <wp:positionH relativeFrom="page">
                <wp:posOffset>0</wp:posOffset>
              </wp:positionH>
              <wp:positionV relativeFrom="page">
                <wp:posOffset>10237470</wp:posOffset>
              </wp:positionV>
              <wp:extent cx="7560310" cy="263525"/>
              <wp:effectExtent l="0" t="0" r="0" b="3175"/>
              <wp:wrapNone/>
              <wp:docPr id="1" name="MSIPCMb15a482eb95bf0859a57abbc" descr="{&quot;HashCode&quot;:-1348403003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2635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1C662B1A" w14:textId="1B74F2C6" w:rsidR="00236826" w:rsidRPr="00236826" w:rsidRDefault="00236826" w:rsidP="00236826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236826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58B3BAF" id="_x0000_t202" coordsize="21600,21600" o:spt="202" path="m,l,21600r21600,l21600,xe">
              <v:stroke joinstyle="miter"/>
              <v:path gradientshapeok="t" o:connecttype="rect"/>
            </v:shapetype>
            <v:shape id="MSIPCMb15a482eb95bf0859a57abbc" o:spid="_x0000_s1026" type="#_x0000_t202" alt="{&quot;HashCode&quot;:-1348403003,&quot;Height&quot;:841.0,&quot;Width&quot;:595.0,&quot;Placement&quot;:&quot;Footer&quot;,&quot;Index&quot;:&quot;Primary&quot;,&quot;Section&quot;:1,&quot;Top&quot;:0.0,&quot;Left&quot;:0.0}" style="position:absolute;margin-left:0;margin-top:806.1pt;width:595.3pt;height:20.75pt;z-index:251659264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" o:allowincell="f" filled="f" stroked="f" strokeweight=".5pt">
              <v:fill o:detectmouseclick="t"/>
              <v:textbox inset="20pt,0,,0">
                <w:txbxContent>
                  <w:p w14:paraId="1C662B1A" w14:textId="1B74F2C6" w:rsidR="00236826" w:rsidRPr="00236826" w:rsidRDefault="00236826" w:rsidP="00236826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236826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DF5440" w14:textId="77777777" w:rsidR="00236826" w:rsidRDefault="0023682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C021A2" w14:textId="77777777" w:rsidR="00236826" w:rsidRDefault="00236826" w:rsidP="00236826">
      <w:pPr>
        <w:spacing w:after="0" w:line="240" w:lineRule="auto"/>
      </w:pPr>
      <w:r>
        <w:separator/>
      </w:r>
    </w:p>
  </w:footnote>
  <w:footnote w:type="continuationSeparator" w:id="0">
    <w:p w14:paraId="7F2CE6B6" w14:textId="77777777" w:rsidR="00236826" w:rsidRDefault="00236826" w:rsidP="0023682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F40113" w14:textId="77777777" w:rsidR="00236826" w:rsidRDefault="0023682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D10A2" w14:textId="77777777" w:rsidR="00236826" w:rsidRDefault="0023682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DE5360" w14:textId="77777777" w:rsidR="00236826" w:rsidRDefault="0023682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42707"/>
    <w:rsid w:val="001174B8"/>
    <w:rsid w:val="00236826"/>
    <w:rsid w:val="00266039"/>
    <w:rsid w:val="00302136"/>
    <w:rsid w:val="0054695E"/>
    <w:rsid w:val="005B201B"/>
    <w:rsid w:val="00683FC0"/>
    <w:rsid w:val="006F3C18"/>
    <w:rsid w:val="006F5578"/>
    <w:rsid w:val="0073222E"/>
    <w:rsid w:val="00841724"/>
    <w:rsid w:val="009B6389"/>
    <w:rsid w:val="009C7BAB"/>
    <w:rsid w:val="00A4111C"/>
    <w:rsid w:val="00AF2004"/>
    <w:rsid w:val="00B42707"/>
    <w:rsid w:val="00BF5F9B"/>
    <w:rsid w:val="00C26EDC"/>
    <w:rsid w:val="00E829F3"/>
    <w:rsid w:val="00EB7FA0"/>
    <w:rsid w:val="00EE1E56"/>
    <w:rsid w:val="00FC51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B9C6C2"/>
  <w15:chartTrackingRefBased/>
  <w15:docId w15:val="{054598D4-5CA4-462E-92A5-978996262E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695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417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26ED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B63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638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B63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B6389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6F3C18"/>
  </w:style>
  <w:style w:type="character" w:styleId="Hyperlink">
    <w:name w:val="Hyperlink"/>
    <w:basedOn w:val="DefaultParagraphFont"/>
    <w:uiPriority w:val="99"/>
    <w:unhideWhenUsed/>
    <w:rsid w:val="0026603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6603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174B8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2368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6826"/>
  </w:style>
  <w:style w:type="paragraph" w:styleId="Footer">
    <w:name w:val="footer"/>
    <w:basedOn w:val="Normal"/>
    <w:link w:val="FooterChar"/>
    <w:uiPriority w:val="99"/>
    <w:unhideWhenUsed/>
    <w:rsid w:val="002368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68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8256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s://omc.ohri.ca/psgnorms/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F61C88-0FB6-4DB6-9574-6B65464336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7</Words>
  <Characters>1752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Stevens</dc:creator>
  <cp:keywords/>
  <dc:description/>
  <cp:lastModifiedBy>Khanapur, Soumya</cp:lastModifiedBy>
  <cp:revision>3</cp:revision>
  <dcterms:created xsi:type="dcterms:W3CDTF">2023-02-28T23:03:00Z</dcterms:created>
  <dcterms:modified xsi:type="dcterms:W3CDTF">2023-02-28T2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3-02-28T23:03:40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81fa09a8-d500-45b3-ac5f-96312041c079</vt:lpwstr>
  </property>
  <property fmtid="{D5CDD505-2E9C-101B-9397-08002B2CF9AE}" pid="8" name="MSIP_Label_2bbab825-a111-45e4-86a1-18cee0005896_ContentBits">
    <vt:lpwstr>2</vt:lpwstr>
  </property>
</Properties>
</file>